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bookmarkStart w:id="0" w:name="_GoBack"/>
    <w:bookmarkEnd w:id="0"/>
    <w:p w:rsidR="00620BB8" w:rsidRDefault="00620BB8">
      <w:r>
        <w:fldChar w:fldCharType="begin">
          <w:fldData xml:space="preserve">PEVuZE5vdGU+PENpdGU+PEF1dGhvcj5BYmQtZWwtS2FkZXI8L0F1dGhvcj48WWVhcj4yMDA2PC9Z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</w:fldData>
        </w:fldChar>
      </w:r>
      <w:r w:rsidR="00E447A6">
        <w:instrText xml:space="preserve"> ADDIN EN.CITE </w:instrText>
      </w:r>
      <w:r w:rsidR="00E447A6">
        <w:fldChar w:fldCharType="begin">
          <w:fldData xml:space="preserve">PEVuZE5vdGU+PENpdGU+PEF1dGhvcj5BYmQtZWwtS2FkZXI8L0F1dGhvcj48WWVhcj4yMDA2PC9Z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</w:fldData>
        </w:fldChar>
      </w:r>
      <w:r w:rsidR="00E447A6">
        <w:instrText xml:space="preserve"> ADDIN EN.CITE.DATA </w:instrText>
      </w:r>
      <w:r w:rsidR="00E447A6">
        <w:fldChar w:fldCharType="end"/>
      </w:r>
      <w:r>
        <w:fldChar w:fldCharType="separate"/>
      </w:r>
      <w:r w:rsidR="00E447A6">
        <w:rPr>
          <w:noProof/>
        </w:rPr>
        <w:t>(</w:t>
      </w:r>
      <w:hyperlink w:anchor="_ENREF_1" w:tooltip="Abd-el-Kader, 2006 #28" w:history="1">
        <w:r w:rsidR="00E447A6">
          <w:rPr>
            <w:noProof/>
          </w:rPr>
          <w:t>Abd-el-Kader 2006</w:t>
        </w:r>
      </w:hyperlink>
      <w:r w:rsidR="00E447A6">
        <w:rPr>
          <w:noProof/>
        </w:rPr>
        <w:t xml:space="preserve">; </w:t>
      </w:r>
      <w:hyperlink w:anchor="_ENREF_2" w:tooltip="Abeku, 2004 #15" w:history="1">
        <w:r w:rsidR="00E447A6">
          <w:rPr>
            <w:noProof/>
          </w:rPr>
          <w:t>Abeku, Hay et al. 2004</w:t>
        </w:r>
      </w:hyperlink>
      <w:r w:rsidR="00E447A6">
        <w:rPr>
          <w:noProof/>
        </w:rPr>
        <w:t xml:space="preserve">; </w:t>
      </w:r>
      <w:hyperlink w:anchor="_ENREF_3" w:tooltip="Adjuik, 1998 #8" w:history="1">
        <w:r w:rsidR="00E447A6">
          <w:rPr>
            <w:noProof/>
          </w:rPr>
          <w:t>Adjuik, Bagayoko et al. 1998</w:t>
        </w:r>
      </w:hyperlink>
      <w:r w:rsidR="00E447A6">
        <w:rPr>
          <w:noProof/>
        </w:rPr>
        <w:t xml:space="preserve">; </w:t>
      </w:r>
      <w:hyperlink w:anchor="_ENREF_4" w:tooltip="Connor, 1998 #19" w:history="1">
        <w:r w:rsidR="00E447A6">
          <w:rPr>
            <w:noProof/>
          </w:rPr>
          <w:t>Connor, Thomson et al. 1998</w:t>
        </w:r>
      </w:hyperlink>
      <w:r w:rsidR="00E447A6">
        <w:rPr>
          <w:noProof/>
        </w:rPr>
        <w:t xml:space="preserve">; </w:t>
      </w:r>
      <w:hyperlink w:anchor="_ENREF_5" w:tooltip="de Savigny,  #3" w:history="1">
        <w:r w:rsidR="00E447A6">
          <w:rPr>
            <w:noProof/>
          </w:rPr>
          <w:t xml:space="preserve">de Savigny </w:t>
        </w:r>
      </w:hyperlink>
      <w:r w:rsidR="00E447A6">
        <w:rPr>
          <w:noProof/>
        </w:rPr>
        <w:t xml:space="preserve">; </w:t>
      </w:r>
      <w:hyperlink w:anchor="_ENREF_6" w:tooltip="Ermert, 2011 #13" w:history="1">
        <w:r w:rsidR="00E447A6">
          <w:rPr>
            <w:noProof/>
          </w:rPr>
          <w:t>Ermert, Fink et al. 2011</w:t>
        </w:r>
      </w:hyperlink>
      <w:r w:rsidR="00E447A6">
        <w:rPr>
          <w:noProof/>
        </w:rPr>
        <w:t xml:space="preserve">; </w:t>
      </w:r>
      <w:hyperlink w:anchor="_ENREF_7" w:tooltip="Ermert, 2011 #14" w:history="1">
        <w:r w:rsidR="00E447A6">
          <w:rPr>
            <w:noProof/>
          </w:rPr>
          <w:t>Ermert, Fink et al. 2011</w:t>
        </w:r>
      </w:hyperlink>
      <w:r w:rsidR="00E447A6">
        <w:rPr>
          <w:noProof/>
        </w:rPr>
        <w:t xml:space="preserve">; </w:t>
      </w:r>
      <w:hyperlink w:anchor="_ENREF_8" w:tooltip="Faire reculer le paludisme, 2010 #5" w:history="1">
        <w:r w:rsidR="00E447A6">
          <w:rPr>
            <w:noProof/>
          </w:rPr>
          <w:t>Faire reculer le paludisme 2010</w:t>
        </w:r>
      </w:hyperlink>
      <w:r w:rsidR="00E447A6">
        <w:rPr>
          <w:noProof/>
        </w:rPr>
        <w:t xml:space="preserve">; </w:t>
      </w:r>
      <w:hyperlink w:anchor="_ENREF_9" w:tooltip="Gaudart,  #1" w:history="1">
        <w:r w:rsidR="00E447A6">
          <w:rPr>
            <w:noProof/>
          </w:rPr>
          <w:t xml:space="preserve">Gaudart, Dessay et al. </w:t>
        </w:r>
      </w:hyperlink>
      <w:r w:rsidR="00E447A6">
        <w:rPr>
          <w:noProof/>
        </w:rPr>
        <w:t xml:space="preserve">; </w:t>
      </w:r>
      <w:hyperlink w:anchor="_ENREF_10" w:tooltip="Gaudart, 2009 #18" w:history="1">
        <w:r w:rsidR="00E447A6">
          <w:rPr>
            <w:noProof/>
          </w:rPr>
          <w:t>Gaudart, Touré et al. 2009</w:t>
        </w:r>
      </w:hyperlink>
      <w:r w:rsidR="00E447A6">
        <w:rPr>
          <w:noProof/>
        </w:rPr>
        <w:t xml:space="preserve">; </w:t>
      </w:r>
      <w:hyperlink w:anchor="_ENREF_11" w:tooltip="Graves, 2009 #23" w:history="1">
        <w:r w:rsidR="00E447A6">
          <w:rPr>
            <w:noProof/>
          </w:rPr>
          <w:t>Graves, Richards et al. 2009</w:t>
        </w:r>
      </w:hyperlink>
      <w:r w:rsidR="00E447A6">
        <w:rPr>
          <w:noProof/>
        </w:rPr>
        <w:t xml:space="preserve">; </w:t>
      </w:r>
      <w:hyperlink w:anchor="_ENREF_12" w:tooltip="Guthmann, 2001 #22" w:history="1">
        <w:r w:rsidR="00E447A6">
          <w:rPr>
            <w:noProof/>
          </w:rPr>
          <w:t>Guthmann, Hall et al. 2001</w:t>
        </w:r>
      </w:hyperlink>
      <w:r w:rsidR="00E447A6">
        <w:rPr>
          <w:noProof/>
        </w:rPr>
        <w:t xml:space="preserve">; </w:t>
      </w:r>
      <w:hyperlink w:anchor="_ENREF_13" w:tooltip="Herbreteau, 2005 #12" w:history="1">
        <w:r w:rsidR="00E447A6">
          <w:rPr>
            <w:noProof/>
          </w:rPr>
          <w:t>Herbreteau, Salem et al. 2005</w:t>
        </w:r>
      </w:hyperlink>
      <w:r w:rsidR="00E447A6">
        <w:rPr>
          <w:noProof/>
        </w:rPr>
        <w:t xml:space="preserve">; </w:t>
      </w:r>
      <w:hyperlink w:anchor="_ENREF_14" w:tooltip="Hibler,  #2" w:history="1">
        <w:r w:rsidR="00E447A6">
          <w:rPr>
            <w:noProof/>
          </w:rPr>
          <w:t xml:space="preserve">Hibler </w:t>
        </w:r>
      </w:hyperlink>
      <w:r w:rsidR="00E447A6">
        <w:rPr>
          <w:noProof/>
        </w:rPr>
        <w:t xml:space="preserve">; </w:t>
      </w:r>
      <w:hyperlink w:anchor="_ENREF_15" w:tooltip="Kleinschmidt, 2000 #20" w:history="1">
        <w:r w:rsidR="00E447A6">
          <w:rPr>
            <w:noProof/>
          </w:rPr>
          <w:t>Kleinschmidt, Bagayoko et al. 2000</w:t>
        </w:r>
      </w:hyperlink>
      <w:r w:rsidR="00E447A6">
        <w:rPr>
          <w:noProof/>
        </w:rPr>
        <w:t xml:space="preserve">; </w:t>
      </w:r>
      <w:hyperlink w:anchor="_ENREF_16" w:tooltip="Klinkenberg, 2003 #24" w:history="1">
        <w:r w:rsidR="00E447A6">
          <w:rPr>
            <w:noProof/>
          </w:rPr>
          <w:t>Klinkenberg, Hoek et al. 2003</w:t>
        </w:r>
      </w:hyperlink>
      <w:r w:rsidR="00E447A6">
        <w:rPr>
          <w:noProof/>
        </w:rPr>
        <w:t xml:space="preserve">; </w:t>
      </w:r>
      <w:hyperlink w:anchor="_ENREF_17" w:tooltip="Krefis, 2011 #11" w:history="1">
        <w:r w:rsidR="00E447A6">
          <w:rPr>
            <w:noProof/>
          </w:rPr>
          <w:t>Krefis, Schwarz et al. 2011</w:t>
        </w:r>
      </w:hyperlink>
      <w:r w:rsidR="00E447A6">
        <w:rPr>
          <w:noProof/>
        </w:rPr>
        <w:t xml:space="preserve">; </w:t>
      </w:r>
      <w:hyperlink w:anchor="_ENREF_18" w:tooltip="Lin, 2011 #26" w:history="1">
        <w:r w:rsidR="00E447A6">
          <w:rPr>
            <w:noProof/>
          </w:rPr>
          <w:t>Lin 2011</w:t>
        </w:r>
      </w:hyperlink>
      <w:r w:rsidR="00E447A6">
        <w:rPr>
          <w:noProof/>
        </w:rPr>
        <w:t xml:space="preserve">; </w:t>
      </w:r>
      <w:hyperlink w:anchor="_ENREF_19" w:tooltip="Machault, 2011 #4" w:history="1">
        <w:r w:rsidR="00E447A6">
          <w:rPr>
            <w:noProof/>
          </w:rPr>
          <w:t>Machault, Vignolles et al. 2011</w:t>
        </w:r>
      </w:hyperlink>
      <w:r w:rsidR="00E447A6">
        <w:rPr>
          <w:noProof/>
        </w:rPr>
        <w:t xml:space="preserve">; </w:t>
      </w:r>
      <w:hyperlink w:anchor="_ENREF_20" w:tooltip="Minakawa, 1999 #10" w:history="1">
        <w:r w:rsidR="00E447A6">
          <w:rPr>
            <w:noProof/>
          </w:rPr>
          <w:t>Minakawa, Mutero et al. 1999</w:t>
        </w:r>
      </w:hyperlink>
      <w:r w:rsidR="00E447A6">
        <w:rPr>
          <w:noProof/>
        </w:rPr>
        <w:t xml:space="preserve">; </w:t>
      </w:r>
      <w:hyperlink w:anchor="_ENREF_21" w:tooltip="Omumbo, 2005 #7" w:history="1">
        <w:r w:rsidR="00E447A6">
          <w:rPr>
            <w:noProof/>
          </w:rPr>
          <w:t>Omumbo, Hay et al. 2005</w:t>
        </w:r>
      </w:hyperlink>
      <w:r w:rsidR="00E447A6">
        <w:rPr>
          <w:noProof/>
        </w:rPr>
        <w:t xml:space="preserve">; </w:t>
      </w:r>
      <w:hyperlink w:anchor="_ENREF_22" w:tooltip="Peterson, 2009 #25" w:history="1">
        <w:r w:rsidR="00E447A6">
          <w:rPr>
            <w:noProof/>
          </w:rPr>
          <w:t>Peterson, Borrell et al. 2009</w:t>
        </w:r>
      </w:hyperlink>
      <w:r w:rsidR="00E447A6">
        <w:rPr>
          <w:noProof/>
        </w:rPr>
        <w:t xml:space="preserve">; </w:t>
      </w:r>
      <w:hyperlink w:anchor="_ENREF_23" w:tooltip="Protopopoff, 2009 #16" w:history="1">
        <w:r w:rsidR="00E447A6">
          <w:rPr>
            <w:noProof/>
          </w:rPr>
          <w:t>Protopopoff, Bortel et al. 2009</w:t>
        </w:r>
      </w:hyperlink>
      <w:r w:rsidR="00E447A6">
        <w:rPr>
          <w:noProof/>
        </w:rPr>
        <w:t xml:space="preserve">; </w:t>
      </w:r>
      <w:hyperlink w:anchor="_ENREF_24" w:tooltip="Pullan, 2010 #21" w:history="1">
        <w:r w:rsidR="00E447A6">
          <w:rPr>
            <w:noProof/>
          </w:rPr>
          <w:t>Pullan, Bukirwa et al. 2010</w:t>
        </w:r>
      </w:hyperlink>
      <w:r w:rsidR="00E447A6">
        <w:rPr>
          <w:noProof/>
        </w:rPr>
        <w:t xml:space="preserve">; </w:t>
      </w:r>
      <w:hyperlink w:anchor="_ENREF_25" w:tooltip="Safi, 2010 #6" w:history="1">
        <w:r w:rsidR="00E447A6">
          <w:rPr>
            <w:noProof/>
          </w:rPr>
          <w:t>Safi, Adimi et al. 2010</w:t>
        </w:r>
      </w:hyperlink>
      <w:r w:rsidR="00E447A6">
        <w:rPr>
          <w:noProof/>
        </w:rPr>
        <w:t xml:space="preserve">; </w:t>
      </w:r>
      <w:hyperlink w:anchor="_ENREF_26" w:tooltip="Santé, 2002 #27" w:history="1">
        <w:r w:rsidR="00E447A6">
          <w:rPr>
            <w:noProof/>
          </w:rPr>
          <w:t>Santé 2002</w:t>
        </w:r>
      </w:hyperlink>
      <w:r w:rsidR="00E447A6">
        <w:rPr>
          <w:noProof/>
        </w:rPr>
        <w:t xml:space="preserve">; </w:t>
      </w:r>
      <w:hyperlink w:anchor="_ENREF_27" w:tooltip="Stefani, 2011 #17" w:history="1">
        <w:r w:rsidR="00E447A6">
          <w:rPr>
            <w:noProof/>
          </w:rPr>
          <w:t>Stefani, Hanf et al. 2011</w:t>
        </w:r>
      </w:hyperlink>
      <w:r w:rsidR="00E447A6">
        <w:rPr>
          <w:noProof/>
        </w:rPr>
        <w:t xml:space="preserve">; </w:t>
      </w:r>
      <w:hyperlink w:anchor="_ENREF_28" w:tooltip="VITTOR, 2006 #9" w:history="1">
        <w:r w:rsidR="00E447A6">
          <w:rPr>
            <w:noProof/>
          </w:rPr>
          <w:t>VITTOR, GILMAN et al. 2006</w:t>
        </w:r>
      </w:hyperlink>
      <w:r w:rsidR="00E447A6">
        <w:rPr>
          <w:noProof/>
        </w:rPr>
        <w:t>)</w:t>
      </w:r>
      <w:r>
        <w:fldChar w:fldCharType="end"/>
      </w:r>
    </w:p>
    <w:p w:rsidR="00620BB8" w:rsidRDefault="00620BB8"/>
    <w:p w:rsidR="00E447A6" w:rsidRDefault="00620BB8" w:rsidP="00E447A6">
      <w:pPr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E447A6">
        <w:rPr>
          <w:noProof/>
        </w:rPr>
        <w:t>Abd-el-Kader, Y. (2006). Conception et exploitation d’une base de métadonnées de traitements informatiques, représentation opérationnelle des connaissances d’expert. Informatics, University of Caen: 268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"/>
    </w:p>
    <w:p w:rsidR="00E447A6" w:rsidRDefault="00E447A6" w:rsidP="00E447A6">
      <w:pPr>
        <w:rPr>
          <w:noProof/>
        </w:rPr>
      </w:pPr>
      <w:bookmarkStart w:id="2" w:name="_ENREF_2"/>
      <w:r>
        <w:rPr>
          <w:noProof/>
        </w:rPr>
        <w:t>Abeku, T. A., S. I. Hay, et al. (2004). "Malaria epidemic early warning and detection in African highlands " Trends in Parasitology 20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"/>
    </w:p>
    <w:p w:rsidR="00E447A6" w:rsidRDefault="00E447A6" w:rsidP="00E447A6">
      <w:pPr>
        <w:rPr>
          <w:noProof/>
        </w:rPr>
      </w:pPr>
      <w:bookmarkStart w:id="3" w:name="_ENREF_3"/>
      <w:r>
        <w:rPr>
          <w:noProof/>
        </w:rPr>
        <w:t>Adjuik, M., M. Bagayoko, et al. (1998). Towards an Atlas of Malaria Risk in Africa, MARA/ARM Collaboration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3"/>
    </w:p>
    <w:p w:rsidR="00E447A6" w:rsidRDefault="00E447A6" w:rsidP="00E447A6">
      <w:pPr>
        <w:rPr>
          <w:noProof/>
        </w:rPr>
      </w:pPr>
      <w:bookmarkStart w:id="4" w:name="_ENREF_4"/>
      <w:r>
        <w:rPr>
          <w:noProof/>
        </w:rPr>
        <w:t>Connor, S. J., M. C. Thomson, et al. (1998). "Environmental Inforamtion Systems in Malaria Risk Mapping and Epidemic Forecasting." Disaster 22(1): 18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4"/>
    </w:p>
    <w:p w:rsidR="00E447A6" w:rsidRDefault="00E447A6" w:rsidP="00E447A6">
      <w:pPr>
        <w:rPr>
          <w:noProof/>
        </w:rPr>
      </w:pPr>
      <w:bookmarkStart w:id="5" w:name="_ENREF_5"/>
      <w:r>
        <w:rPr>
          <w:noProof/>
        </w:rPr>
        <w:t>de Savigny, D. Le paludisme, le tsunami silencieux d’Afrique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5"/>
    </w:p>
    <w:p w:rsidR="00E447A6" w:rsidRDefault="00E447A6" w:rsidP="00E447A6">
      <w:pPr>
        <w:rPr>
          <w:noProof/>
        </w:rPr>
      </w:pPr>
      <w:bookmarkStart w:id="6" w:name="_ENREF_6"/>
      <w:r>
        <w:rPr>
          <w:noProof/>
        </w:rPr>
        <w:t>Ermert, V., A. H. Fink, et al. (2011). "Development of a new version of the Liverpool Malaria Model. I. Refining the parameter settings and mathematical formulation of basic processes based on a literature review." Malaria Journal: 17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6"/>
    </w:p>
    <w:p w:rsidR="00E447A6" w:rsidRDefault="00E447A6" w:rsidP="00E447A6">
      <w:pPr>
        <w:rPr>
          <w:noProof/>
        </w:rPr>
      </w:pPr>
      <w:bookmarkStart w:id="7" w:name="_ENREF_7"/>
      <w:r>
        <w:rPr>
          <w:noProof/>
        </w:rPr>
        <w:t>Ermert, V., A. H. Fink, et al. (2011). "Development of a new version of the Liverpool Malaria Model. II. Calibration and validation for West Africa." Malaria Journal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7"/>
    </w:p>
    <w:p w:rsidR="00E447A6" w:rsidRDefault="00E447A6" w:rsidP="00E447A6">
      <w:pPr>
        <w:rPr>
          <w:noProof/>
        </w:rPr>
      </w:pPr>
      <w:bookmarkStart w:id="8" w:name="_ENREF_8"/>
      <w:r>
        <w:rPr>
          <w:noProof/>
        </w:rPr>
        <w:t>Faire reculer le paludisme, O. m. d. l. S. (2010). Qu'est-ce que le paludisme?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8"/>
    </w:p>
    <w:p w:rsidR="00E447A6" w:rsidRDefault="00E447A6" w:rsidP="00E447A6">
      <w:pPr>
        <w:rPr>
          <w:noProof/>
        </w:rPr>
      </w:pPr>
      <w:bookmarkStart w:id="9" w:name="_ENREF_9"/>
      <w:r>
        <w:rPr>
          <w:noProof/>
        </w:rPr>
        <w:t>Gaudart, J., N. Dessay, et al. Développement d’une méthodologie appliquée à l’évaluation du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>risque palustre, au Mali. Analyse du Changement Climatique et de ses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>Impacts sur l’eau et la Santé: 27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9"/>
    </w:p>
    <w:p w:rsidR="00E447A6" w:rsidRDefault="00E447A6" w:rsidP="00E447A6">
      <w:pPr>
        <w:rPr>
          <w:noProof/>
        </w:rPr>
      </w:pPr>
      <w:bookmarkStart w:id="10" w:name="_ENREF_10"/>
      <w:r>
        <w:rPr>
          <w:noProof/>
        </w:rPr>
        <w:t>Gaudart, J., O. Touré, et al. (2009). "Modelling malaria incidence with environmental dependency in a locality of Sudanese savannah area, Mali." Malaria Journal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0"/>
    </w:p>
    <w:p w:rsidR="00E447A6" w:rsidRDefault="00E447A6" w:rsidP="00E447A6">
      <w:pPr>
        <w:rPr>
          <w:noProof/>
        </w:rPr>
      </w:pPr>
      <w:bookmarkStart w:id="11" w:name="_ENREF_11"/>
      <w:r>
        <w:rPr>
          <w:noProof/>
        </w:rPr>
        <w:t>Graves, P. M., F. O. Richards, et al. (2009). "Individual, household and environmental risk factors for malaria infection in Amhara, Oromia and SNNP regions of Ethiopia." Elsevier: 10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1"/>
    </w:p>
    <w:p w:rsidR="00E447A6" w:rsidRDefault="00E447A6" w:rsidP="00E447A6">
      <w:pPr>
        <w:rPr>
          <w:noProof/>
        </w:rPr>
      </w:pPr>
      <w:bookmarkStart w:id="12" w:name="_ENREF_12"/>
      <w:r>
        <w:rPr>
          <w:noProof/>
        </w:rPr>
        <w:t>Guthmann, J.-P., A. J. Hall, et al. (2001). "Environmental risk factors for clinical malaria: a cose-control study in the Grau region of Peru." Transactions of the royal society of tropical medecine and hygiene 95: 7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2"/>
    </w:p>
    <w:p w:rsidR="00E447A6" w:rsidRDefault="00E447A6" w:rsidP="00E447A6">
      <w:pPr>
        <w:rPr>
          <w:noProof/>
        </w:rPr>
      </w:pPr>
      <w:bookmarkStart w:id="13" w:name="_ENREF_13"/>
      <w:r>
        <w:rPr>
          <w:noProof/>
        </w:rPr>
        <w:t>Herbreteau, V., G. Salem, et al. (2005). "Sizing up human health through Remote Sensing: uses and misuses." Parassitologia 47: 17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lastRenderedPageBreak/>
        <w:tab/>
      </w:r>
      <w:bookmarkEnd w:id="13"/>
    </w:p>
    <w:p w:rsidR="00E447A6" w:rsidRDefault="00E447A6" w:rsidP="00E447A6">
      <w:pPr>
        <w:rPr>
          <w:noProof/>
        </w:rPr>
      </w:pPr>
      <w:bookmarkStart w:id="14" w:name="_ENREF_14"/>
      <w:r>
        <w:rPr>
          <w:noProof/>
        </w:rPr>
        <w:t>Hibler, M. Le paludisme ne lâche pas prise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4"/>
    </w:p>
    <w:p w:rsidR="00E447A6" w:rsidRDefault="00E447A6" w:rsidP="00E447A6">
      <w:pPr>
        <w:rPr>
          <w:noProof/>
        </w:rPr>
      </w:pPr>
      <w:bookmarkStart w:id="15" w:name="_ENREF_15"/>
      <w:r>
        <w:rPr>
          <w:noProof/>
        </w:rPr>
        <w:t>Kleinschmidt, I., M. Bagayoko, et al. (2000). "A spatial statisitical approach to malaria mapping." International Journal of Epidemiology 29: 7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5"/>
    </w:p>
    <w:p w:rsidR="00E447A6" w:rsidRDefault="00E447A6" w:rsidP="00E447A6">
      <w:pPr>
        <w:rPr>
          <w:noProof/>
        </w:rPr>
      </w:pPr>
      <w:bookmarkStart w:id="16" w:name="_ENREF_16"/>
      <w:r>
        <w:rPr>
          <w:noProof/>
        </w:rPr>
        <w:t>Klinkenberg, E., W. v. d. Hoek, et al. (2003). Malaria and Land Use: A Spatial and Temporal Risk Analysis in Southern Sri Lanka, International Water Management Institute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6"/>
    </w:p>
    <w:p w:rsidR="00E447A6" w:rsidRDefault="00E447A6" w:rsidP="00E447A6">
      <w:pPr>
        <w:rPr>
          <w:noProof/>
        </w:rPr>
      </w:pPr>
      <w:bookmarkStart w:id="17" w:name="_ENREF_17"/>
      <w:r>
        <w:rPr>
          <w:noProof/>
        </w:rPr>
        <w:t>Krefis, A. C., N. G. Schwarz, et al. (2011). "Spatial Analysis of Land Cover Determinants of Malaria Incidence in the Ashanti Region, Ghana." Plosone 6(3)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7"/>
    </w:p>
    <w:p w:rsidR="00E447A6" w:rsidRDefault="00E447A6" w:rsidP="00E447A6">
      <w:pPr>
        <w:rPr>
          <w:noProof/>
        </w:rPr>
      </w:pPr>
      <w:bookmarkStart w:id="18" w:name="_ENREF_18"/>
      <w:r>
        <w:rPr>
          <w:noProof/>
        </w:rPr>
        <w:t>Lin, Y. (2011). Méthodologie et composants pour la mise en oeuvre de workflows scientifiques. Montpellier, Montpellier 2. Doctor: 194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8"/>
    </w:p>
    <w:p w:rsidR="00E447A6" w:rsidRDefault="00E447A6" w:rsidP="00E447A6">
      <w:pPr>
        <w:rPr>
          <w:noProof/>
        </w:rPr>
      </w:pPr>
      <w:bookmarkStart w:id="19" w:name="_ENREF_19"/>
      <w:r>
        <w:rPr>
          <w:noProof/>
        </w:rPr>
        <w:t>Machault, V., C. Vignolles, et al. (2011). "The use of remotely sensed environmental data in the study of malaria." Geospatial Health 5(2): 151-68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19"/>
    </w:p>
    <w:p w:rsidR="00E447A6" w:rsidRDefault="00E447A6" w:rsidP="00E447A6">
      <w:pPr>
        <w:rPr>
          <w:noProof/>
        </w:rPr>
      </w:pPr>
      <w:bookmarkStart w:id="20" w:name="_ENREF_20"/>
      <w:r>
        <w:rPr>
          <w:noProof/>
        </w:rPr>
        <w:t>Minakawa, N., C. M. Mutero, et al. (1999). "SPATIAL DISTRIBUTION AND HABITAT CHARACTERIZATION OF ANOPHELINE MOSQUITO LARVAE IN WESTERN KENYA." AMm. J. Trop. Med. Hyg(61(6))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0"/>
    </w:p>
    <w:p w:rsidR="00E447A6" w:rsidRDefault="00E447A6" w:rsidP="00E447A6">
      <w:pPr>
        <w:rPr>
          <w:noProof/>
        </w:rPr>
      </w:pPr>
      <w:bookmarkStart w:id="21" w:name="_ENREF_21"/>
      <w:r>
        <w:rPr>
          <w:noProof/>
        </w:rPr>
        <w:t>Omumbo, J. A., S. I. Hay, et al. (2005). "Modelling malaria risk in East Africa at high-spatial resolution." Tropical Medicine and International Health IO: 10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1"/>
    </w:p>
    <w:p w:rsidR="00E447A6" w:rsidRDefault="00E447A6" w:rsidP="00E447A6">
      <w:pPr>
        <w:rPr>
          <w:noProof/>
        </w:rPr>
      </w:pPr>
      <w:bookmarkStart w:id="22" w:name="_ENREF_22"/>
      <w:r>
        <w:rPr>
          <w:noProof/>
        </w:rPr>
        <w:t>Peterson, I., L. N. Borrell, et al. (2009). "Individual and Household Level Factors Associated with Malaria Incidence in a Highland Region of Ethiopia: A Multilevel Analysis." Am. J. Trop. Med. Hyg 80(1): 9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2"/>
    </w:p>
    <w:p w:rsidR="00E447A6" w:rsidRDefault="00E447A6" w:rsidP="00E447A6">
      <w:pPr>
        <w:rPr>
          <w:noProof/>
        </w:rPr>
      </w:pPr>
      <w:bookmarkStart w:id="23" w:name="_ENREF_23"/>
      <w:r>
        <w:rPr>
          <w:noProof/>
        </w:rPr>
        <w:t>Protopopoff, N., W. V. Bortel, et al. (2009). "Ranking Malaria Risk Factors to Guide Malaria Control Efforts in African Highla." PLoS ONE 4(11)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3"/>
    </w:p>
    <w:p w:rsidR="00E447A6" w:rsidRDefault="00E447A6" w:rsidP="00E447A6">
      <w:pPr>
        <w:rPr>
          <w:noProof/>
        </w:rPr>
      </w:pPr>
      <w:bookmarkStart w:id="24" w:name="_ENREF_24"/>
      <w:r>
        <w:rPr>
          <w:noProof/>
        </w:rPr>
        <w:t>Pullan, R. L., H. Bukirwa, et al. (2010). "Plasmodium infection and its risk factors in eastern Uganda." Malaria Journal 9: 11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4"/>
    </w:p>
    <w:p w:rsidR="00E447A6" w:rsidRDefault="00E447A6" w:rsidP="00E447A6">
      <w:pPr>
        <w:rPr>
          <w:noProof/>
        </w:rPr>
      </w:pPr>
      <w:bookmarkStart w:id="25" w:name="_ENREF_25"/>
      <w:r>
        <w:rPr>
          <w:noProof/>
        </w:rPr>
        <w:t>Safi, N., F. Adimi, et al. (2010). "Toward Malaria risk prediction in Afghanistan using remote sensing." International Archives of the Photogrammetry, Remote Sensing and Spatial Information Science XXXVIII: 4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5"/>
    </w:p>
    <w:p w:rsidR="00E447A6" w:rsidRDefault="00E447A6" w:rsidP="00E447A6">
      <w:pPr>
        <w:rPr>
          <w:noProof/>
        </w:rPr>
      </w:pPr>
      <w:bookmarkStart w:id="26" w:name="_ENREF_26"/>
      <w:r>
        <w:rPr>
          <w:noProof/>
        </w:rPr>
        <w:t xml:space="preserve">Santé, A. N. d. A. e. d. É. e. (2002). Construction et utilsation des indicateurs dans le domaine de la santé, Agence Nationale d’Accréditation et d’Évaluation en Santé 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6"/>
    </w:p>
    <w:p w:rsidR="00E447A6" w:rsidRDefault="00E447A6" w:rsidP="00E447A6">
      <w:pPr>
        <w:rPr>
          <w:noProof/>
        </w:rPr>
      </w:pPr>
      <w:bookmarkStart w:id="27" w:name="_ENREF_27"/>
      <w:r>
        <w:rPr>
          <w:noProof/>
        </w:rPr>
        <w:t>Stefani, A., M. Hanf, et al. (2011). "Environmental, entomological, socioeconomic and behavioural risk factors for malaria attacks in Amerindian children of Camopi, French Guiana." Malaria journal: 12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7"/>
    </w:p>
    <w:p w:rsidR="00E447A6" w:rsidRDefault="00E447A6" w:rsidP="00E447A6">
      <w:pPr>
        <w:rPr>
          <w:noProof/>
        </w:rPr>
      </w:pPr>
      <w:bookmarkStart w:id="28" w:name="_ENREF_28"/>
      <w:r>
        <w:rPr>
          <w:noProof/>
        </w:rPr>
        <w:t>VITTOR, A. Y., R. H. GILMAN, et al. (2006). "The effects of deforestation on the human-biting rate of anopheles darlingin, the primary vector of falciparum malaria in the peruvian amazon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>THE EFFECT OF DEFORESTATION ON THE HUMAN-BITING RATE OF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lastRenderedPageBreak/>
        <w:t>ANOPHELES DARLINGI, THE PRIMARY VECTOR OF FALCIPARUM MALARIA IN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>THE PERUVIAN AMAZON." Am. J. Trop. Med. Hyg 74(1): 9.</w:t>
      </w:r>
    </w:p>
    <w:p w:rsidR="00E447A6" w:rsidRDefault="00E447A6" w:rsidP="00E447A6">
      <w:pPr>
        <w:ind w:left="720" w:hanging="720"/>
        <w:rPr>
          <w:noProof/>
        </w:rPr>
      </w:pPr>
      <w:r>
        <w:rPr>
          <w:noProof/>
        </w:rPr>
        <w:tab/>
      </w:r>
      <w:bookmarkEnd w:id="28"/>
    </w:p>
    <w:p w:rsidR="00E447A6" w:rsidRDefault="00E447A6" w:rsidP="00E447A6">
      <w:pPr>
        <w:rPr>
          <w:noProof/>
        </w:rPr>
      </w:pPr>
    </w:p>
    <w:p w:rsidR="00EB3729" w:rsidRDefault="00620BB8">
      <w:r>
        <w:fldChar w:fldCharType="end"/>
      </w:r>
    </w:p>
    <w:sectPr w:rsidR="00EB3729" w:rsidSect="00EB3729">
      <w:pgSz w:w="11900" w:h="16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32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ille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5xdxt0202vwzx0ezfp8xz9d2zsxv5x2fx99x&quot;&gt;RapportBiblio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/record-ids&gt;&lt;/item&gt;&lt;/Libraries&gt;"/>
  </w:docVars>
  <w:rsids>
    <w:rsidRoot w:val="00620BB8"/>
    <w:rsid w:val="00620BB8"/>
    <w:rsid w:val="00E447A6"/>
    <w:rsid w:val="00EB372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,"/>
  <w:listSeparator w:val=";"/>
  <w14:docId w14:val="77527FEB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GB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620BB8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GB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styleId="Lienhypertexte">
    <w:name w:val="Hyperlink"/>
    <w:basedOn w:val="Policepardfaut"/>
    <w:uiPriority w:val="99"/>
    <w:unhideWhenUsed/>
    <w:rsid w:val="00620BB8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3</Pages>
  <Words>1065</Words>
  <Characters>5859</Characters>
  <Application>Microsoft Macintosh Word</Application>
  <DocSecurity>0</DocSecurity>
  <Lines>48</Lines>
  <Paragraphs>13</Paragraphs>
  <ScaleCrop>false</ScaleCrop>
  <Company/>
  <LinksUpToDate>false</LinksUpToDate>
  <CharactersWithSpaces>69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les Entringer</dc:creator>
  <cp:keywords/>
  <dc:description/>
  <cp:lastModifiedBy>Gilles Entringer</cp:lastModifiedBy>
  <cp:revision>1</cp:revision>
  <dcterms:created xsi:type="dcterms:W3CDTF">2012-06-04T14:40:00Z</dcterms:created>
  <dcterms:modified xsi:type="dcterms:W3CDTF">2012-06-04T14:59:00Z</dcterms:modified>
</cp:coreProperties>
</file>